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F40AF8">
        <w:rPr>
          <w:i/>
          <w:iCs w:val="0"/>
        </w:rPr>
        <w:t>machine</w:t>
      </w:r>
      <w:proofErr w:type="spellEnd"/>
      <w:r w:rsidR="00353413" w:rsidRPr="00F40AF8">
        <w:rPr>
          <w:i/>
          <w:iCs w:val="0"/>
        </w:rPr>
        <w:t xml:space="preserve"> </w:t>
      </w:r>
      <w:proofErr w:type="spellStart"/>
      <w:r w:rsidR="00353413" w:rsidRPr="00F40AF8">
        <w:rPr>
          <w:i/>
          <w:iCs w:val="0"/>
        </w:rPr>
        <w:t>learning</w:t>
      </w:r>
      <w:proofErr w:type="spellEnd"/>
      <w:r>
        <w:t xml:space="preserve"> como:</w:t>
      </w:r>
      <w:r w:rsidRPr="00516903">
        <w:t xml:space="preserve"> </w:t>
      </w:r>
      <w:proofErr w:type="spellStart"/>
      <w:r w:rsidRPr="00890C98">
        <w:rPr>
          <w:i/>
          <w:iCs w:val="0"/>
        </w:rPr>
        <w:t>Logistic</w:t>
      </w:r>
      <w:proofErr w:type="spellEnd"/>
      <w:r w:rsidRPr="00890C98">
        <w:rPr>
          <w:i/>
          <w:iCs w:val="0"/>
        </w:rPr>
        <w:t xml:space="preserve"> </w:t>
      </w:r>
      <w:proofErr w:type="spellStart"/>
      <w:r w:rsidRPr="00890C98">
        <w:rPr>
          <w:i/>
          <w:iCs w:val="0"/>
        </w:rPr>
        <w:t>Regression</w:t>
      </w:r>
      <w:proofErr w:type="spellEnd"/>
      <w:r>
        <w:t xml:space="preserve">, </w:t>
      </w:r>
      <w:proofErr w:type="spellStart"/>
      <w:r w:rsidRPr="00CC6DE7">
        <w:rPr>
          <w:i/>
          <w:iCs w:val="0"/>
        </w:rPr>
        <w:t>both</w:t>
      </w:r>
      <w:proofErr w:type="spellEnd"/>
      <w:r w:rsidRPr="00CC6DE7">
        <w:rPr>
          <w:i/>
          <w:iCs w:val="0"/>
        </w:rPr>
        <w:t xml:space="preserve"> </w:t>
      </w:r>
      <w:proofErr w:type="spellStart"/>
      <w:r w:rsidRPr="00CC6DE7">
        <w:rPr>
          <w:i/>
          <w:iCs w:val="0"/>
        </w:rPr>
        <w:t>fuzzy</w:t>
      </w:r>
      <w:proofErr w:type="spellEnd"/>
      <w:r>
        <w:t xml:space="preserve"> e </w:t>
      </w:r>
      <w:r w:rsidRPr="00CC6DE7">
        <w:rPr>
          <w:i/>
          <w:iCs w:val="0"/>
        </w:rPr>
        <w:t xml:space="preserve">hard </w:t>
      </w:r>
      <w:proofErr w:type="spellStart"/>
      <w:r w:rsidRPr="00CC6DE7">
        <w:rPr>
          <w:i/>
          <w:iCs w:val="0"/>
        </w:rPr>
        <w:t>Clustering</w:t>
      </w:r>
      <w:proofErr w:type="spellEnd"/>
      <w:r>
        <w:t xml:space="preserve">, mas os melhores resultados foram obtidos utilizando o </w:t>
      </w:r>
      <w:proofErr w:type="spellStart"/>
      <w:r w:rsidRPr="00E1223E">
        <w:rPr>
          <w:i/>
          <w:iCs w:val="0"/>
        </w:rPr>
        <w:t>Random</w:t>
      </w:r>
      <w:proofErr w:type="spellEnd"/>
      <w:r w:rsidRPr="00E1223E">
        <w:rPr>
          <w:i/>
          <w:iCs w:val="0"/>
        </w:rPr>
        <w:t xml:space="preserve"> Forest </w:t>
      </w:r>
      <w:proofErr w:type="spellStart"/>
      <w:r w:rsidRPr="00E1223E">
        <w:rPr>
          <w:i/>
          <w:iCs w:val="0"/>
        </w:rPr>
        <w:t>classifier</w:t>
      </w:r>
      <w:proofErr w:type="spellEnd"/>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w:t>
      </w:r>
      <w:r w:rsidR="00770C1B">
        <w:t xml:space="preserv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lastRenderedPageBreak/>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proofErr w:type="spellStart"/>
      <w:r w:rsidR="0072555C" w:rsidRPr="00E40D0B">
        <w:rPr>
          <w:i/>
          <w:iCs w:val="0"/>
        </w:rPr>
        <w:t>auto-tagging</w:t>
      </w:r>
      <w:proofErr w:type="spellEnd"/>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C6601">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 xml:space="preserve">radial </w:t>
      </w:r>
      <w:proofErr w:type="spellStart"/>
      <w:r w:rsidR="00EF61EA" w:rsidRPr="005F17F6">
        <w:rPr>
          <w:i/>
          <w:iCs w:val="0"/>
        </w:rPr>
        <w:t>basis</w:t>
      </w:r>
      <w:proofErr w:type="spellEnd"/>
      <w:r w:rsidR="00EF61EA" w:rsidRPr="005F17F6">
        <w:rPr>
          <w:i/>
          <w:iCs w:val="0"/>
        </w:rPr>
        <w:t xml:space="preserve"> </w:t>
      </w:r>
      <w:proofErr w:type="spellStart"/>
      <w:r w:rsidR="00EF61EA" w:rsidRPr="005F17F6">
        <w:rPr>
          <w:i/>
          <w:iCs w:val="0"/>
        </w:rPr>
        <w:t>function</w:t>
      </w:r>
      <w:proofErr w:type="spellEnd"/>
      <w:r w:rsidR="00EF61EA">
        <w:t xml:space="preserve"> (RBF) e </w:t>
      </w:r>
      <w:proofErr w:type="spellStart"/>
      <w:r w:rsidR="00EF61EA" w:rsidRPr="005F17F6">
        <w:rPr>
          <w:i/>
          <w:iCs w:val="0"/>
        </w:rPr>
        <w:t>support</w:t>
      </w:r>
      <w:proofErr w:type="spellEnd"/>
      <w:r w:rsidR="00EF61EA" w:rsidRPr="005F17F6">
        <w:rPr>
          <w:i/>
          <w:iCs w:val="0"/>
        </w:rPr>
        <w:t xml:space="preserve"> vector </w:t>
      </w:r>
      <w:proofErr w:type="spellStart"/>
      <w:r w:rsidR="00EF61EA" w:rsidRPr="005F17F6">
        <w:rPr>
          <w:i/>
          <w:iCs w:val="0"/>
        </w:rPr>
        <w:t>machine</w:t>
      </w:r>
      <w:proofErr w:type="spellEnd"/>
      <w:r w:rsidR="00EF61EA">
        <w:t xml:space="preserve"> (SVM).</w:t>
      </w:r>
      <w:r w:rsidR="005C5699">
        <w:t xml:space="preserve"> Dado os problemas com dados negativos nas classificações binarias, foi utilizado a técnica </w:t>
      </w:r>
      <w:proofErr w:type="spellStart"/>
      <w:r w:rsidR="005C5699" w:rsidRPr="009E767C">
        <w:rPr>
          <w:i/>
          <w:iCs w:val="0"/>
        </w:rPr>
        <w:t>EasyEnsemble</w:t>
      </w:r>
      <w:proofErr w:type="spellEnd"/>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proofErr w:type="spellStart"/>
      <w:r w:rsidR="00832E6D" w:rsidRPr="00832E6D">
        <w:rPr>
          <w:i/>
          <w:iCs w:val="0"/>
        </w:rPr>
        <w:t>weights</w:t>
      </w:r>
      <w:proofErr w:type="spellEnd"/>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proofErr w:type="spellStart"/>
      <w:r w:rsidR="000B43F3" w:rsidRPr="003F7E72">
        <w:rPr>
          <w:i/>
          <w:iCs w:val="0"/>
        </w:rPr>
        <w:t>tags</w:t>
      </w:r>
      <w:proofErr w:type="spellEnd"/>
      <w:r w:rsidR="000B43F3">
        <w:t xml:space="preserve"> criadas, foi utilizado o </w:t>
      </w:r>
      <w:proofErr w:type="spellStart"/>
      <w:r w:rsidR="000B43F3" w:rsidRPr="000B43F3">
        <w:rPr>
          <w:i/>
          <w:iCs w:val="0"/>
        </w:rPr>
        <w:t>operating</w:t>
      </w:r>
      <w:proofErr w:type="spellEnd"/>
      <w:r w:rsidR="000B43F3" w:rsidRPr="000B43F3">
        <w:rPr>
          <w:i/>
          <w:iCs w:val="0"/>
        </w:rPr>
        <w:t xml:space="preserve"> </w:t>
      </w:r>
      <w:proofErr w:type="spellStart"/>
      <w:r w:rsidR="000B43F3" w:rsidRPr="000B43F3">
        <w:rPr>
          <w:i/>
          <w:iCs w:val="0"/>
        </w:rPr>
        <w:t>characteristic</w:t>
      </w:r>
      <w:proofErr w:type="spellEnd"/>
      <w:r w:rsidR="000B43F3" w:rsidRPr="000B43F3">
        <w:rPr>
          <w:i/>
          <w:iCs w:val="0"/>
        </w:rPr>
        <w:t xml:space="preserve"> curve</w:t>
      </w:r>
      <w:r w:rsidR="000B43F3" w:rsidRPr="000B43F3">
        <w:t xml:space="preserve"> (AUC)</w:t>
      </w:r>
      <w:r w:rsidR="002F4BBE">
        <w:t xml:space="preserve"> mais especificamente o </w:t>
      </w:r>
      <w:proofErr w:type="spellStart"/>
      <w:r w:rsidR="002F4BBE" w:rsidRPr="002F4BBE">
        <w:rPr>
          <w:i/>
          <w:iCs w:val="0"/>
        </w:rPr>
        <w:t>Pearson’s</w:t>
      </w:r>
      <w:proofErr w:type="spellEnd"/>
      <w:r w:rsidR="002F4BBE" w:rsidRPr="002F4BBE">
        <w:rPr>
          <w:i/>
          <w:iCs w:val="0"/>
        </w:rPr>
        <w:t xml:space="preserve"> linear </w:t>
      </w:r>
      <w:proofErr w:type="spellStart"/>
      <w:r w:rsidR="002F4BBE" w:rsidRPr="002F4BBE">
        <w:rPr>
          <w:i/>
          <w:iCs w:val="0"/>
        </w:rPr>
        <w:t>correlation</w:t>
      </w:r>
      <w:proofErr w:type="spellEnd"/>
      <w:r w:rsidR="002F4BBE" w:rsidRPr="002F4BBE">
        <w:rPr>
          <w:i/>
          <w:iCs w:val="0"/>
        </w:rPr>
        <w:t xml:space="preserve"> </w:t>
      </w:r>
      <w:proofErr w:type="spellStart"/>
      <w:r w:rsidR="002F4BBE" w:rsidRPr="002F4BBE">
        <w:rPr>
          <w:i/>
          <w:iCs w:val="0"/>
        </w:rPr>
        <w:t>coefficien</w:t>
      </w:r>
      <w:r w:rsidR="002F4BBE" w:rsidRPr="002F4BBE">
        <w:rPr>
          <w:i/>
          <w:iCs w:val="0"/>
        </w:rPr>
        <w:t>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734AF0">
        <w:rPr>
          <w:i/>
          <w:iCs w:val="0"/>
        </w:rPr>
        <w:t>Affective</w:t>
      </w:r>
      <w:proofErr w:type="spellEnd"/>
      <w:r w:rsidR="00734AF0" w:rsidRPr="00734AF0">
        <w:rPr>
          <w:i/>
          <w:iCs w:val="0"/>
        </w:rPr>
        <w:t xml:space="preserve"> Norm for </w:t>
      </w:r>
      <w:proofErr w:type="spellStart"/>
      <w:r w:rsidR="00734AF0" w:rsidRPr="00734AF0">
        <w:rPr>
          <w:i/>
          <w:iCs w:val="0"/>
        </w:rPr>
        <w:t>English</w:t>
      </w:r>
      <w:proofErr w:type="spellEnd"/>
      <w:r w:rsidR="00734AF0" w:rsidRPr="00734AF0">
        <w:rPr>
          <w:i/>
          <w:iCs w:val="0"/>
        </w:rPr>
        <w:t xml:space="preserve"> </w:t>
      </w:r>
      <w:proofErr w:type="spellStart"/>
      <w:r w:rsidR="00734AF0" w:rsidRPr="00734AF0">
        <w:rPr>
          <w:i/>
          <w:iCs w:val="0"/>
        </w:rPr>
        <w:t>Words</w:t>
      </w:r>
      <w:proofErr w:type="spellEnd"/>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proofErr w:type="spellStart"/>
      <w:r w:rsidR="009D2981" w:rsidRPr="000A5B1B">
        <w:rPr>
          <w:i/>
          <w:iCs w:val="0"/>
        </w:rPr>
        <w:t>Gaussian</w:t>
      </w:r>
      <w:proofErr w:type="spellEnd"/>
      <w:r w:rsidR="009D2981" w:rsidRPr="000A5B1B">
        <w:rPr>
          <w:i/>
          <w:iCs w:val="0"/>
        </w:rPr>
        <w:t xml:space="preserve"> </w:t>
      </w:r>
      <w:proofErr w:type="spellStart"/>
      <w:r w:rsidR="009D2981" w:rsidRPr="000A5B1B">
        <w:rPr>
          <w:i/>
          <w:iCs w:val="0"/>
        </w:rPr>
        <w:t>process</w:t>
      </w:r>
      <w:proofErr w:type="spellEnd"/>
      <w:r w:rsidR="009D2981" w:rsidRPr="000A5B1B">
        <w:rPr>
          <w:i/>
          <w:iCs w:val="0"/>
        </w:rPr>
        <w:t xml:space="preserve"> </w:t>
      </w:r>
      <w:proofErr w:type="spellStart"/>
      <w:r w:rsidR="009D2981" w:rsidRPr="000A5B1B">
        <w:rPr>
          <w:i/>
          <w:iCs w:val="0"/>
        </w:rPr>
        <w:t>regression</w:t>
      </w:r>
      <w:proofErr w:type="spellEnd"/>
      <w:r w:rsidR="009D2981" w:rsidRPr="009D2981">
        <w:t>)</w:t>
      </w:r>
      <w:r w:rsidR="00266E2E">
        <w:t xml:space="preserve">, mais </w:t>
      </w:r>
      <w:r w:rsidR="00266E2E">
        <w:lastRenderedPageBreak/>
        <w:t xml:space="preserve">especificamente o método </w:t>
      </w:r>
      <w:proofErr w:type="spellStart"/>
      <w:r w:rsidR="00266E2E" w:rsidRPr="00266E2E">
        <w:rPr>
          <w:i/>
          <w:iCs w:val="0"/>
        </w:rPr>
        <w:t>isotropic</w:t>
      </w:r>
      <w:proofErr w:type="spellEnd"/>
      <w:r w:rsidR="00266E2E" w:rsidRPr="00266E2E">
        <w:rPr>
          <w:i/>
          <w:iCs w:val="0"/>
        </w:rPr>
        <w:t xml:space="preserve"> </w:t>
      </w:r>
      <w:proofErr w:type="spellStart"/>
      <w:r w:rsidR="00266E2E" w:rsidRPr="00266E2E">
        <w:rPr>
          <w:i/>
          <w:iCs w:val="0"/>
        </w:rPr>
        <w:t>rational</w:t>
      </w:r>
      <w:proofErr w:type="spellEnd"/>
      <w:r w:rsidR="00266E2E" w:rsidRPr="00266E2E">
        <w:rPr>
          <w:i/>
          <w:iCs w:val="0"/>
        </w:rPr>
        <w:t xml:space="preserve"> </w:t>
      </w:r>
      <w:proofErr w:type="spellStart"/>
      <w:r w:rsidR="00266E2E" w:rsidRPr="00266E2E">
        <w:rPr>
          <w:i/>
          <w:iCs w:val="0"/>
        </w:rPr>
        <w:t>quadratic</w:t>
      </w:r>
      <w:proofErr w:type="spellEnd"/>
      <w:r w:rsidR="00266E2E" w:rsidRPr="00266E2E">
        <w:rPr>
          <w:i/>
          <w:iCs w:val="0"/>
        </w:rPr>
        <w:t xml:space="preserve"> </w:t>
      </w:r>
      <w:proofErr w:type="spellStart"/>
      <w:r w:rsidR="00266E2E" w:rsidRPr="00266E2E">
        <w:rPr>
          <w:i/>
          <w:iCs w:val="0"/>
        </w:rPr>
        <w:t>covariance</w:t>
      </w:r>
      <w:proofErr w:type="spellEnd"/>
      <w:r w:rsidR="00266E2E" w:rsidRPr="00266E2E">
        <w:rPr>
          <w:i/>
          <w:iCs w:val="0"/>
        </w:rPr>
        <w:t xml:space="preserv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proofErr w:type="spellStart"/>
      <w:r w:rsidR="00266E2E" w:rsidRPr="00266E2E">
        <w:rPr>
          <w:i/>
          <w:iCs w:val="0"/>
        </w:rPr>
        <w:t>Gaussian</w:t>
      </w:r>
      <w:proofErr w:type="spellEnd"/>
      <w:r w:rsidR="00266E2E" w:rsidRPr="00266E2E">
        <w:rPr>
          <w:i/>
          <w:iCs w:val="0"/>
        </w:rPr>
        <w:t xml:space="preserve"> </w:t>
      </w:r>
      <w:proofErr w:type="spellStart"/>
      <w:r w:rsidR="00266E2E" w:rsidRPr="00266E2E">
        <w:rPr>
          <w:i/>
          <w:iCs w:val="0"/>
        </w:rPr>
        <w:t>process</w:t>
      </w:r>
      <w:proofErr w:type="spellEnd"/>
      <w:r w:rsidR="00266E2E" w:rsidRPr="00266E2E">
        <w:rPr>
          <w:i/>
          <w:iCs w:val="0"/>
        </w:rPr>
        <w:t xml:space="preserve"> for </w:t>
      </w:r>
      <w:proofErr w:type="spellStart"/>
      <w:r w:rsidR="00266E2E" w:rsidRPr="00266E2E">
        <w:rPr>
          <w:i/>
          <w:iCs w:val="0"/>
        </w:rPr>
        <w:t>machine</w:t>
      </w:r>
      <w:proofErr w:type="spellEnd"/>
      <w:r w:rsidR="00266E2E" w:rsidRPr="00266E2E">
        <w:rPr>
          <w:i/>
          <w:iCs w:val="0"/>
        </w:rPr>
        <w:t xml:space="preserve"> </w:t>
      </w:r>
      <w:proofErr w:type="spellStart"/>
      <w:r w:rsidR="00266E2E" w:rsidRPr="00266E2E">
        <w:rPr>
          <w:i/>
          <w:iCs w:val="0"/>
        </w:rPr>
        <w:t>learning</w:t>
      </w:r>
      <w:proofErr w:type="spellEnd"/>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proofErr w:type="spellStart"/>
      <w:r w:rsidRPr="00563286">
        <w:rPr>
          <w:i/>
          <w:iCs w:val="0"/>
        </w:rPr>
        <w:t>MIRtoolbox</w:t>
      </w:r>
      <w:proofErr w:type="spellEnd"/>
      <w:r>
        <w:t xml:space="preserve"> e o </w:t>
      </w:r>
      <w:proofErr w:type="spellStart"/>
      <w:r w:rsidRPr="00563286">
        <w:rPr>
          <w:i/>
          <w:iCs w:val="0"/>
        </w:rPr>
        <w:t>PsySound</w:t>
      </w:r>
      <w:proofErr w:type="spellEnd"/>
      <w:r w:rsidRPr="00563286">
        <w:rPr>
          <w:i/>
          <w:iCs w:val="0"/>
        </w:rPr>
        <w:t xml:space="preserve">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w:t>
      </w:r>
      <w:proofErr w:type="spellStart"/>
      <w:r w:rsidR="003D0225" w:rsidRPr="003D0225">
        <w:rPr>
          <w:i/>
          <w:iCs w:val="0"/>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proofErr w:type="spellStart"/>
      <w:r w:rsidR="007878C5" w:rsidRPr="007878C5">
        <w:rPr>
          <w:i/>
          <w:iCs w:val="0"/>
        </w:rPr>
        <w:t>Funf</w:t>
      </w:r>
      <w:proofErr w:type="spellEnd"/>
      <w:r w:rsidR="007878C5" w:rsidRPr="007878C5">
        <w:rPr>
          <w:i/>
          <w:iCs w:val="0"/>
        </w:rPr>
        <w:t xml:space="preserve"> Open </w:t>
      </w:r>
      <w:proofErr w:type="spellStart"/>
      <w:r w:rsidR="007878C5" w:rsidRPr="007878C5">
        <w:rPr>
          <w:i/>
          <w:iCs w:val="0"/>
        </w:rPr>
        <w:t>Sensing</w:t>
      </w:r>
      <w:proofErr w:type="spellEnd"/>
      <w:r w:rsidR="007878C5" w:rsidRPr="007878C5">
        <w:rPr>
          <w:i/>
          <w:iCs w:val="0"/>
        </w:rPr>
        <w:t xml:space="preserve">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F270414"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9C59DD">
        <w:rPr>
          <w:i/>
          <w:iCs w:val="0"/>
        </w:rPr>
        <w:t>Pearson’s</w:t>
      </w:r>
      <w:proofErr w:type="spellEnd"/>
      <w:r w:rsidR="009C59DD" w:rsidRPr="009C59DD">
        <w:rPr>
          <w:i/>
          <w:iCs w:val="0"/>
        </w:rPr>
        <w:t xml:space="preserve"> linear </w:t>
      </w:r>
      <w:proofErr w:type="spellStart"/>
      <w:r w:rsidR="009C59DD" w:rsidRPr="009C59DD">
        <w:rPr>
          <w:i/>
          <w:iCs w:val="0"/>
        </w:rPr>
        <w:t>correlation</w:t>
      </w:r>
      <w:proofErr w:type="spellEnd"/>
      <w:r w:rsidR="009C59DD" w:rsidRPr="009C59DD">
        <w:rPr>
          <w:i/>
          <w:iCs w:val="0"/>
        </w:rPr>
        <w:t xml:space="preserve"> </w:t>
      </w:r>
      <w:proofErr w:type="spellStart"/>
      <w:r w:rsidR="009C59DD" w:rsidRPr="009C59DD">
        <w:rPr>
          <w:i/>
          <w:iCs w:val="0"/>
        </w:rPr>
        <w:t>coe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lastRenderedPageBreak/>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9" w:name="OLE_LINK1"/>
      <w:r w:rsidR="004A4D7D">
        <w:t>continha</w:t>
      </w:r>
      <w:bookmarkEnd w:id="39"/>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lastRenderedPageBreak/>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40" w:name="_Toc41243260"/>
      <w:r>
        <w:t>Tabela com tecnicas</w:t>
      </w:r>
      <w:bookmarkEnd w:id="40"/>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1"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1"/>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w:t>
            </w:r>
            <w:r w:rsidR="00307F38" w:rsidRPr="00902E83">
              <w:lastRenderedPageBreak/>
              <w:t xml:space="preserve">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lastRenderedPageBreak/>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2" w:name="_Toc41243261"/>
      <w:r w:rsidRPr="007B0815">
        <w:lastRenderedPageBreak/>
        <w:t>Modelagem do que será feito</w:t>
      </w:r>
      <w:bookmarkEnd w:id="42"/>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3" w:name="_Toc41243262"/>
      <w:r>
        <w:t>Contexto</w:t>
      </w:r>
      <w:bookmarkEnd w:id="43"/>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4" w:name="_Toc41243263"/>
      <w:r w:rsidRPr="008849DE">
        <w:t>O que é o contexto comportamental?</w:t>
      </w:r>
      <w:bookmarkEnd w:id="44"/>
    </w:p>
    <w:p w14:paraId="0276FF7C" w14:textId="414CDF9C" w:rsidR="008849DE" w:rsidRDefault="008849DE" w:rsidP="0080100E">
      <w:r>
        <w:t>Texto</w:t>
      </w:r>
    </w:p>
    <w:p w14:paraId="3D2B4D19" w14:textId="70E2407F" w:rsidR="008849DE" w:rsidRDefault="008849DE" w:rsidP="0080100E">
      <w:pPr>
        <w:pStyle w:val="Ttulo3"/>
      </w:pPr>
      <w:bookmarkStart w:id="45" w:name="_Toc41243264"/>
      <w:r w:rsidRPr="008849DE">
        <w:t>O que é o contexto ambiente?</w:t>
      </w:r>
      <w:bookmarkEnd w:id="45"/>
    </w:p>
    <w:p w14:paraId="03460FCB" w14:textId="6AD3A927" w:rsidR="008849DE" w:rsidRDefault="008849DE" w:rsidP="0080100E">
      <w:r>
        <w:t>Texto</w:t>
      </w:r>
    </w:p>
    <w:p w14:paraId="550D217F" w14:textId="35D5BAF6" w:rsidR="008849DE" w:rsidRDefault="008849DE" w:rsidP="0080100E">
      <w:pPr>
        <w:pStyle w:val="Ttulo3"/>
      </w:pPr>
      <w:bookmarkStart w:id="46" w:name="_Toc41243265"/>
      <w:r w:rsidRPr="008849DE">
        <w:t>Como será obtido os contextos?</w:t>
      </w:r>
      <w:bookmarkEnd w:id="46"/>
    </w:p>
    <w:p w14:paraId="4EE3FB46" w14:textId="1B2B9B1A" w:rsidR="008849DE" w:rsidRPr="008849DE" w:rsidRDefault="008849DE" w:rsidP="0080100E">
      <w:r>
        <w:t>Texto</w:t>
      </w:r>
    </w:p>
    <w:p w14:paraId="70035B21" w14:textId="2D85552C" w:rsidR="00EE5AC3" w:rsidRDefault="00EE5AC3" w:rsidP="0080100E">
      <w:pPr>
        <w:pStyle w:val="Ttulo2"/>
      </w:pPr>
      <w:bookmarkStart w:id="47" w:name="_Toc41243266"/>
      <w:r>
        <w:t>Arquitetura do sistema</w:t>
      </w:r>
      <w:bookmarkEnd w:id="47"/>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8" w:name="_Toc41243267"/>
      <w:r w:rsidRPr="006C1E7D">
        <w:lastRenderedPageBreak/>
        <w:t>CONCLUSÃO</w:t>
      </w:r>
      <w:bookmarkEnd w:id="48"/>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9" w:name="_Toc41243268"/>
      <w:r w:rsidRPr="00310EA6">
        <w:lastRenderedPageBreak/>
        <w:t>Referências Bibliográficas</w:t>
      </w:r>
      <w:bookmarkEnd w:id="49"/>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BBE1AE" w14:textId="77777777" w:rsidR="005E5D2A" w:rsidRDefault="005E5D2A" w:rsidP="0080100E">
      <w:r>
        <w:separator/>
      </w:r>
    </w:p>
    <w:p w14:paraId="64CD7E71" w14:textId="77777777" w:rsidR="005E5D2A" w:rsidRDefault="005E5D2A" w:rsidP="0080100E"/>
    <w:p w14:paraId="3A7891AA" w14:textId="77777777" w:rsidR="005E5D2A" w:rsidRDefault="005E5D2A" w:rsidP="0080100E"/>
    <w:p w14:paraId="3E78EDB7" w14:textId="77777777" w:rsidR="005E5D2A" w:rsidRDefault="005E5D2A" w:rsidP="0080100E"/>
    <w:p w14:paraId="40445FD8" w14:textId="77777777" w:rsidR="005E5D2A" w:rsidRDefault="005E5D2A" w:rsidP="0080100E"/>
    <w:p w14:paraId="1A1DBD8F" w14:textId="77777777" w:rsidR="005E5D2A" w:rsidRDefault="005E5D2A" w:rsidP="0080100E"/>
    <w:p w14:paraId="01FDD37F" w14:textId="77777777" w:rsidR="005E5D2A" w:rsidRDefault="005E5D2A" w:rsidP="0080100E"/>
    <w:p w14:paraId="01A759A0" w14:textId="77777777" w:rsidR="005E5D2A" w:rsidRDefault="005E5D2A" w:rsidP="0080100E"/>
    <w:p w14:paraId="0C26023B" w14:textId="77777777" w:rsidR="005E5D2A" w:rsidRDefault="005E5D2A" w:rsidP="0080100E"/>
    <w:p w14:paraId="29305743" w14:textId="77777777" w:rsidR="005E5D2A" w:rsidRDefault="005E5D2A" w:rsidP="0080100E"/>
    <w:p w14:paraId="3E907725" w14:textId="77777777" w:rsidR="005E5D2A" w:rsidRDefault="005E5D2A" w:rsidP="0080100E"/>
    <w:p w14:paraId="47378F46" w14:textId="77777777" w:rsidR="005E5D2A" w:rsidRDefault="005E5D2A" w:rsidP="0080100E"/>
    <w:p w14:paraId="39803930" w14:textId="77777777" w:rsidR="005E5D2A" w:rsidRDefault="005E5D2A" w:rsidP="0080100E"/>
    <w:p w14:paraId="071EA83A" w14:textId="77777777" w:rsidR="005E5D2A" w:rsidRDefault="005E5D2A" w:rsidP="0080100E"/>
    <w:p w14:paraId="3E287EFB" w14:textId="77777777" w:rsidR="005E5D2A" w:rsidRDefault="005E5D2A"/>
    <w:p w14:paraId="329C28B8" w14:textId="77777777" w:rsidR="005E5D2A" w:rsidRDefault="005E5D2A" w:rsidP="009F310A"/>
    <w:p w14:paraId="2BD2E3E7" w14:textId="77777777" w:rsidR="005E5D2A" w:rsidRDefault="005E5D2A" w:rsidP="00152AD4"/>
  </w:endnote>
  <w:endnote w:type="continuationSeparator" w:id="0">
    <w:p w14:paraId="791035C4" w14:textId="77777777" w:rsidR="005E5D2A" w:rsidRDefault="005E5D2A" w:rsidP="0080100E">
      <w:r>
        <w:continuationSeparator/>
      </w:r>
    </w:p>
    <w:p w14:paraId="7DEB8D98" w14:textId="77777777" w:rsidR="005E5D2A" w:rsidRDefault="005E5D2A" w:rsidP="0080100E"/>
    <w:p w14:paraId="50A407EA" w14:textId="77777777" w:rsidR="005E5D2A" w:rsidRDefault="005E5D2A" w:rsidP="0080100E"/>
    <w:p w14:paraId="3FD0740D" w14:textId="77777777" w:rsidR="005E5D2A" w:rsidRDefault="005E5D2A" w:rsidP="0080100E"/>
    <w:p w14:paraId="3B00DA9C" w14:textId="77777777" w:rsidR="005E5D2A" w:rsidRDefault="005E5D2A" w:rsidP="0080100E"/>
    <w:p w14:paraId="2ACF5BE1" w14:textId="77777777" w:rsidR="005E5D2A" w:rsidRDefault="005E5D2A" w:rsidP="0080100E"/>
    <w:p w14:paraId="70048BF8" w14:textId="77777777" w:rsidR="005E5D2A" w:rsidRDefault="005E5D2A" w:rsidP="0080100E"/>
    <w:p w14:paraId="797AA300" w14:textId="77777777" w:rsidR="005E5D2A" w:rsidRDefault="005E5D2A" w:rsidP="0080100E"/>
    <w:p w14:paraId="70CC2538" w14:textId="77777777" w:rsidR="005E5D2A" w:rsidRDefault="005E5D2A" w:rsidP="0080100E"/>
    <w:p w14:paraId="62BCB6AC" w14:textId="77777777" w:rsidR="005E5D2A" w:rsidRDefault="005E5D2A" w:rsidP="0080100E"/>
    <w:p w14:paraId="7CB8E2E3" w14:textId="77777777" w:rsidR="005E5D2A" w:rsidRDefault="005E5D2A" w:rsidP="0080100E"/>
    <w:p w14:paraId="5BE508B6" w14:textId="77777777" w:rsidR="005E5D2A" w:rsidRDefault="005E5D2A" w:rsidP="0080100E"/>
    <w:p w14:paraId="7C8C1DD5" w14:textId="77777777" w:rsidR="005E5D2A" w:rsidRDefault="005E5D2A" w:rsidP="0080100E"/>
    <w:p w14:paraId="26616DEA" w14:textId="77777777" w:rsidR="005E5D2A" w:rsidRDefault="005E5D2A" w:rsidP="0080100E"/>
    <w:p w14:paraId="02C27577" w14:textId="77777777" w:rsidR="005E5D2A" w:rsidRDefault="005E5D2A"/>
    <w:p w14:paraId="79210655" w14:textId="77777777" w:rsidR="005E5D2A" w:rsidRDefault="005E5D2A" w:rsidP="009F310A"/>
    <w:p w14:paraId="02FCDC40" w14:textId="77777777" w:rsidR="005E5D2A" w:rsidRDefault="005E5D2A"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F4E301" w14:textId="77777777" w:rsidR="005E5D2A" w:rsidRDefault="005E5D2A" w:rsidP="0080100E">
      <w:r>
        <w:separator/>
      </w:r>
    </w:p>
    <w:p w14:paraId="00B5708A" w14:textId="77777777" w:rsidR="005E5D2A" w:rsidRDefault="005E5D2A" w:rsidP="0080100E"/>
    <w:p w14:paraId="4BAB0312" w14:textId="77777777" w:rsidR="005E5D2A" w:rsidRDefault="005E5D2A" w:rsidP="0080100E"/>
    <w:p w14:paraId="7AA1B86E" w14:textId="77777777" w:rsidR="005E5D2A" w:rsidRDefault="005E5D2A" w:rsidP="0080100E"/>
    <w:p w14:paraId="292D5909" w14:textId="77777777" w:rsidR="005E5D2A" w:rsidRDefault="005E5D2A" w:rsidP="0080100E"/>
    <w:p w14:paraId="4BBD7886" w14:textId="77777777" w:rsidR="005E5D2A" w:rsidRDefault="005E5D2A"/>
    <w:p w14:paraId="3EC586BE" w14:textId="77777777" w:rsidR="005E5D2A" w:rsidRDefault="005E5D2A" w:rsidP="009F310A"/>
    <w:p w14:paraId="3ACF0D9A" w14:textId="77777777" w:rsidR="005E5D2A" w:rsidRDefault="005E5D2A" w:rsidP="00152AD4"/>
  </w:footnote>
  <w:footnote w:type="continuationSeparator" w:id="0">
    <w:p w14:paraId="06A4B4CF" w14:textId="77777777" w:rsidR="005E5D2A" w:rsidRDefault="005E5D2A" w:rsidP="0080100E">
      <w:r>
        <w:continuationSeparator/>
      </w:r>
    </w:p>
    <w:p w14:paraId="77B92A62" w14:textId="77777777" w:rsidR="005E5D2A" w:rsidRDefault="005E5D2A" w:rsidP="0080100E"/>
    <w:p w14:paraId="159BF2DB" w14:textId="77777777" w:rsidR="005E5D2A" w:rsidRDefault="005E5D2A" w:rsidP="0080100E"/>
    <w:p w14:paraId="1AC07BC6" w14:textId="77777777" w:rsidR="005E5D2A" w:rsidRDefault="005E5D2A" w:rsidP="0080100E"/>
    <w:p w14:paraId="655927F4" w14:textId="77777777" w:rsidR="005E5D2A" w:rsidRDefault="005E5D2A" w:rsidP="0080100E"/>
    <w:p w14:paraId="285EB15B" w14:textId="77777777" w:rsidR="005E5D2A" w:rsidRDefault="005E5D2A" w:rsidP="0080100E"/>
    <w:p w14:paraId="53C6B13F" w14:textId="77777777" w:rsidR="005E5D2A" w:rsidRDefault="005E5D2A" w:rsidP="0080100E"/>
    <w:p w14:paraId="088A98C7" w14:textId="77777777" w:rsidR="005E5D2A" w:rsidRDefault="005E5D2A" w:rsidP="0080100E"/>
    <w:p w14:paraId="4813CA6E" w14:textId="77777777" w:rsidR="005E5D2A" w:rsidRDefault="005E5D2A" w:rsidP="0080100E"/>
    <w:p w14:paraId="3A49CA62" w14:textId="77777777" w:rsidR="005E5D2A" w:rsidRDefault="005E5D2A" w:rsidP="0080100E"/>
    <w:p w14:paraId="3BE5E512" w14:textId="77777777" w:rsidR="005E5D2A" w:rsidRDefault="005E5D2A" w:rsidP="0080100E"/>
    <w:p w14:paraId="7D91CAB6" w14:textId="77777777" w:rsidR="005E5D2A" w:rsidRDefault="005E5D2A" w:rsidP="0080100E"/>
    <w:p w14:paraId="5D1AACE3" w14:textId="77777777" w:rsidR="005E5D2A" w:rsidRDefault="005E5D2A" w:rsidP="0080100E"/>
    <w:p w14:paraId="63677B92" w14:textId="77777777" w:rsidR="005E5D2A" w:rsidRDefault="005E5D2A" w:rsidP="0080100E"/>
    <w:p w14:paraId="13FC7A97" w14:textId="77777777" w:rsidR="005E5D2A" w:rsidRDefault="005E5D2A"/>
    <w:p w14:paraId="57F7B192" w14:textId="77777777" w:rsidR="005E5D2A" w:rsidRDefault="005E5D2A" w:rsidP="009F310A"/>
    <w:p w14:paraId="54640927" w14:textId="77777777" w:rsidR="005E5D2A" w:rsidRDefault="005E5D2A"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17F5"/>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5A21"/>
    <w:rsid w:val="0020033C"/>
    <w:rsid w:val="00201E61"/>
    <w:rsid w:val="0020708D"/>
    <w:rsid w:val="002074FA"/>
    <w:rsid w:val="00215DF2"/>
    <w:rsid w:val="00215E77"/>
    <w:rsid w:val="00222E9F"/>
    <w:rsid w:val="002246DF"/>
    <w:rsid w:val="00226BF9"/>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5D2A"/>
    <w:rsid w:val="005E6C22"/>
    <w:rsid w:val="005E7DF5"/>
    <w:rsid w:val="005F01D8"/>
    <w:rsid w:val="005F17F6"/>
    <w:rsid w:val="005F30CE"/>
    <w:rsid w:val="005F599E"/>
    <w:rsid w:val="006003B3"/>
    <w:rsid w:val="0060064A"/>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95FD8"/>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27B6"/>
    <w:rsid w:val="00E153D7"/>
    <w:rsid w:val="00E16FBA"/>
    <w:rsid w:val="00E233E2"/>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18BA6C-4FFF-49A9-8F6C-C5D9E7937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6</TotalTime>
  <Pages>35</Pages>
  <Words>12414</Words>
  <Characters>67040</Characters>
  <Application>Microsoft Office Word</Application>
  <DocSecurity>0</DocSecurity>
  <Lines>558</Lines>
  <Paragraphs>15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929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64</cp:revision>
  <cp:lastPrinted>2003-10-22T01:33:00Z</cp:lastPrinted>
  <dcterms:created xsi:type="dcterms:W3CDTF">2018-05-30T22:47:00Z</dcterms:created>
  <dcterms:modified xsi:type="dcterms:W3CDTF">2020-06-01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